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C6D77" w14:textId="77777777" w:rsidR="0095210A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95210A">
        <w:rPr>
          <w:rFonts w:ascii="Arial" w:hAnsi="Arial" w:cs="Arial"/>
        </w:rPr>
        <w:t>{SenderName}</w:t>
      </w:r>
    </w:p>
    <w:p w14:paraId="183063A5" w14:textId="77777777" w:rsidR="0095210A" w:rsidRPr="004659AD" w:rsidRDefault="0095210A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136B7C9F" w14:textId="77777777" w:rsidR="0095210A" w:rsidRPr="004659AD" w:rsidRDefault="0095210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D98A4C6" w14:textId="77777777" w:rsidR="0095210A" w:rsidRPr="00270250" w:rsidRDefault="0095210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3F5FE93" w14:textId="77777777" w:rsidR="0095210A" w:rsidRPr="007E1298" w:rsidRDefault="0095210A" w:rsidP="00644979">
      <w:pPr>
        <w:rPr>
          <w:rFonts w:ascii="Arial" w:hAnsi="Arial" w:cs="Arial"/>
          <w:b/>
          <w:bCs/>
        </w:rPr>
      </w:pPr>
    </w:p>
    <w:p w14:paraId="0F33FB30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838133D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A46EAD7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DAC3896" w14:textId="77777777" w:rsidR="0095210A" w:rsidRPr="003136E9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5210A" w:rsidRPr="0076291A" w14:paraId="565258B5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39D59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8246A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9E27B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132A669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1F14B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5210A" w:rsidRPr="00F923CE" w14:paraId="05EB332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6CDA8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C72C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B56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8DD315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6FF58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4E9D13" w14:textId="072C2E52" w:rsidR="0095210A" w:rsidRPr="0051595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5210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CAE07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06F780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B891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0134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9124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2B9A57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C6189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991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AE1E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17F3BA0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D05A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E4EC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0045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043923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557E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9B77F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4BB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C9A6B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DFC50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54DD9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5C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AF3A37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D0425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4BE88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E3EF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9AEC922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1E19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953B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AF0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BF3071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12C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B4E2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E02350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A22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C7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F6F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13E8C06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5B8E6F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09B9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DCF8B9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95210A" w:rsidRPr="00D30BF0" w14:paraId="1AB37C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78EB293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657691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3EE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95210A" w:rsidRPr="00D30BF0" w14:paraId="0D16366C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2C4EBD8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5210A" w14:paraId="0BB9B68B" w14:textId="77777777" w:rsidTr="001421A2">
              <w:tc>
                <w:tcPr>
                  <w:tcW w:w="1914" w:type="dxa"/>
                  <w:shd w:val="clear" w:color="auto" w:fill="auto"/>
                </w:tcPr>
                <w:p w14:paraId="0798BC7A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0983434E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E9CB69A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32861B" w14:textId="77777777" w:rsidR="0095210A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54F8E7B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4819C1E6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F307DC2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552FDB" w14:textId="77777777" w:rsidR="0095210A" w:rsidRPr="00644979" w:rsidRDefault="0095210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8EC05B" w14:textId="77777777" w:rsidR="00C136D3" w:rsidRDefault="00C136D3">
      <w:r>
        <w:separator/>
      </w:r>
    </w:p>
  </w:endnote>
  <w:endnote w:type="continuationSeparator" w:id="0">
    <w:p w14:paraId="34868428" w14:textId="77777777" w:rsidR="00C136D3" w:rsidRDefault="00C136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2D5587FD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63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4A61C8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4A61C8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37C8832A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62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4A61C8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4A61C8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3E76EE" w14:textId="77777777" w:rsidR="00C136D3" w:rsidRDefault="00C136D3">
      <w:r>
        <w:separator/>
      </w:r>
    </w:p>
  </w:footnote>
  <w:footnote w:type="continuationSeparator" w:id="0">
    <w:p w14:paraId="359150B1" w14:textId="77777777" w:rsidR="00C136D3" w:rsidRDefault="00C136D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4C4B61" w14:textId="29389519" w:rsidR="0080539E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165DD8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1080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463F07FB">
        <v:shape id="_x0000_s1079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BF49A82" w14:textId="77777777" w:rsidR="0080539E" w:rsidRDefault="0080539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21D85800" w14:textId="77777777" w:rsidR="0080539E" w:rsidRDefault="0080539E" w:rsidP="00D551B5">
    <w:pPr>
      <w:spacing w:line="360" w:lineRule="auto"/>
      <w:rPr>
        <w:sz w:val="22"/>
        <w:szCs w:val="22"/>
      </w:rPr>
    </w:pPr>
    <w:r w:rsidRPr="00F507A7">
      <w:rPr>
        <w:sz w:val="22"/>
        <w:szCs w:val="22"/>
      </w:rPr>
      <w:t>Kommissarische Leiterin: PD Dr. Heike Claus</w:t>
    </w:r>
  </w:p>
  <w:p w14:paraId="03B4CBB3" w14:textId="77777777" w:rsidR="0080539E" w:rsidRPr="00000C19" w:rsidRDefault="0080539E" w:rsidP="00D551B5">
    <w:pPr>
      <w:rPr>
        <w:sz w:val="12"/>
        <w:szCs w:val="12"/>
      </w:rPr>
    </w:pPr>
  </w:p>
  <w:p w14:paraId="49F74162" w14:textId="77777777" w:rsidR="0080539E" w:rsidRPr="00000C19" w:rsidRDefault="0080539E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40900B" w14:textId="510B9CE8" w:rsidR="004A61C8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6A30111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85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4C775080">
        <v:shape id="_x0000_s1084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4A61C8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16E2AEF2" w14:textId="77777777" w:rsidR="004A61C8" w:rsidRDefault="004A61C8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115E3AB1" w14:textId="77777777" w:rsidR="004A61C8" w:rsidRDefault="004A61C8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66FE600B" w14:textId="77777777" w:rsidR="004A61C8" w:rsidRDefault="004A61C8" w:rsidP="00AD2792">
    <w:pPr>
      <w:rPr>
        <w:sz w:val="12"/>
        <w:szCs w:val="12"/>
      </w:rPr>
    </w:pPr>
  </w:p>
  <w:p w14:paraId="47B76FFB" w14:textId="77777777" w:rsidR="004A61C8" w:rsidRDefault="004A61C8" w:rsidP="00AD2792">
    <w:pPr>
      <w:pStyle w:val="Kopfzeile"/>
      <w:rPr>
        <w:sz w:val="12"/>
        <w:szCs w:val="12"/>
      </w:rPr>
    </w:pPr>
  </w:p>
  <w:p w14:paraId="634FDA94" w14:textId="77777777" w:rsidR="004A61C8" w:rsidRDefault="004A61C8" w:rsidP="00AD2792">
    <w:pPr>
      <w:pStyle w:val="Kopfzeile"/>
      <w:rPr>
        <w:sz w:val="12"/>
        <w:szCs w:val="12"/>
      </w:rPr>
    </w:pPr>
  </w:p>
  <w:p w14:paraId="09815D46" w14:textId="77777777" w:rsidR="004A61C8" w:rsidRDefault="004A61C8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4B6B11AC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83" type="#_x0000_t202" style="position:absolute;margin-left:364.1pt;margin-top:2.3pt;width:156.8pt;height:304.25pt;z-index:6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591C36E" w14:textId="77777777" w:rsidR="004A61C8" w:rsidRDefault="004A61C8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4034BE6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2D83707A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267EBB75" w14:textId="77777777" w:rsidR="004A61C8" w:rsidRDefault="004A61C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6EA47C0" w14:textId="77777777" w:rsidR="004A61C8" w:rsidRDefault="004A61C8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4CF7F32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674F70F6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DAD785D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2EF7050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26B46F87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732745F0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44B2F55C" w14:textId="77777777" w:rsidR="004A61C8" w:rsidRDefault="004A61C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07B96ED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4059C708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F355BF1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4D1504D1" w14:textId="77777777" w:rsidR="004A61C8" w:rsidRDefault="004A61C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A669EB7" w14:textId="77777777" w:rsidR="004A61C8" w:rsidRDefault="004A61C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0DE3B5B0" w14:textId="77777777" w:rsidR="004A61C8" w:rsidRDefault="004A61C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3BDE74B" w14:textId="77777777" w:rsidR="004A61C8" w:rsidRDefault="004A61C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575F1797" w14:textId="77777777" w:rsidR="004A61C8" w:rsidRDefault="004A61C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7618D2B2" w14:textId="77777777" w:rsidR="004A61C8" w:rsidRPr="00EA0220" w:rsidRDefault="004A61C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3157E483" w14:textId="77777777" w:rsidR="004A61C8" w:rsidRPr="00EA0220" w:rsidRDefault="004A61C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13E63428" w14:textId="77777777" w:rsidR="004A61C8" w:rsidRDefault="004A61C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16BAFB6" w14:textId="77777777" w:rsidR="004A61C8" w:rsidRDefault="004A61C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42E4036C" w14:textId="77777777" w:rsidR="004A61C8" w:rsidRDefault="004A61C8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40641A87" w14:textId="77777777" w:rsidR="004A61C8" w:rsidRPr="00AD2792" w:rsidRDefault="004A61C8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93</Words>
  <Characters>2480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7</cp:revision>
  <cp:lastPrinted>2015-05-19T09:27:00Z</cp:lastPrinted>
  <dcterms:created xsi:type="dcterms:W3CDTF">2015-05-19T21:00:00Z</dcterms:created>
  <dcterms:modified xsi:type="dcterms:W3CDTF">2023-02-19T08:44:00Z</dcterms:modified>
</cp:coreProperties>
</file>